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BB8E759"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6]</w:t>
            </w:r>
            <w:r>
              <w:rPr>
                <w:rFonts w:ascii="Times New Roman" w:hAnsi="Times New Roman" w:cs="Times New Roman"/>
                <w:sz w:val="24"/>
                <w:szCs w:val="24"/>
              </w:rPr>
              <w:fldChar w:fldCharType="end"/>
            </w:r>
          </w:p>
        </w:tc>
      </w:tr>
      <w:tr w:rsidR="0078421E" w:rsidRPr="00A844CB" w14:paraId="128DC7CA" w14:textId="77777777" w:rsidTr="00666C17">
        <w:tc>
          <w:tcPr>
            <w:tcW w:w="1260"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628"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28"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3343DD2F" w14:textId="77777777" w:rsidR="006E7F80" w:rsidRPr="006E7F80" w:rsidRDefault="006E7F80" w:rsidP="006E7F80">
      <w:pPr>
        <w:spacing w:line="360" w:lineRule="auto"/>
        <w:rPr>
          <w:rFonts w:ascii="Times New Roman" w:hAnsi="Times New Roman" w:cs="Times New Roman"/>
          <w:b/>
          <w:bCs/>
          <w:sz w:val="24"/>
          <w:szCs w:val="24"/>
        </w:rPr>
      </w:pP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lastRenderedPageBreak/>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4C074F3A"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09080352"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w:t>
      </w:r>
      <w:r w:rsidRPr="00F50019">
        <w:rPr>
          <w:rFonts w:ascii="Times New Roman" w:hAnsi="Times New Roman" w:cs="Times New Roman"/>
          <w:sz w:val="24"/>
          <w:szCs w:val="24"/>
        </w:rPr>
        <w:lastRenderedPageBreak/>
        <w:t xml:space="preserve">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6494C44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2D307E92"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CF5334E"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6330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1]</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4EE1F58E"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550F7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2][3]","plainTextFormattedCitation":"[2], [3]","previouslyFormattedCitation":"[2], [3]"},"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354CB684"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020799">
        <w:rPr>
          <w:rFonts w:ascii="Times New Roman" w:hAnsi="Times New Roman" w:cs="Times New Roman"/>
          <w:sz w:val="24"/>
          <w:szCs w:val="24"/>
        </w:rPr>
        <w:fldChar w:fldCharType="separate"/>
      </w:r>
      <w:r w:rsidR="00020799" w:rsidRPr="00020799">
        <w:rPr>
          <w:rFonts w:ascii="Times New Roman" w:hAnsi="Times New Roman" w:cs="Times New Roman"/>
          <w:noProof/>
          <w:sz w:val="24"/>
          <w:szCs w:val="24"/>
        </w:rPr>
        <w:t>[7]</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38660A">
        <w:rPr>
          <w:rFonts w:ascii="Times New Roman" w:hAnsi="Times New Roman" w:cs="Times New Roman"/>
          <w:sz w:val="24"/>
          <w:szCs w:val="24"/>
        </w:rPr>
        <w:fldChar w:fldCharType="separate"/>
      </w:r>
      <w:r w:rsidR="0038660A" w:rsidRPr="0038660A">
        <w:rPr>
          <w:rFonts w:ascii="Times New Roman" w:hAnsi="Times New Roman" w:cs="Times New Roman"/>
          <w:noProof/>
          <w:sz w:val="24"/>
          <w:szCs w:val="24"/>
        </w:rPr>
        <w:t>[8]</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38660A">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3]","plainTextFormattedCitation":"[2], [3]","previouslyFormattedCitation":"[2], [3]"},"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731D28A"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4]</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77777777"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A3D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0533E48"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5]</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56906F3C"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C442AC">
        <w:rPr>
          <w:rFonts w:ascii="Times New Roman" w:hAnsi="Times New Roman" w:cs="Times New Roman"/>
          <w:sz w:val="24"/>
          <w:szCs w:val="24"/>
        </w:rPr>
        <w:fldChar w:fldCharType="separate"/>
      </w:r>
      <w:r w:rsidR="00C442AC" w:rsidRPr="00C442AC">
        <w:rPr>
          <w:rFonts w:ascii="Times New Roman" w:hAnsi="Times New Roman" w:cs="Times New Roman"/>
          <w:noProof/>
          <w:sz w:val="24"/>
          <w:szCs w:val="24"/>
        </w:rPr>
        <w:t>[11]</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6]</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C611504"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7E8CA35B"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lastRenderedPageBreak/>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0]</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77777777"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867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1A1607B7"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1]</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0586323"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2]</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EA756A2"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lastRenderedPageBreak/>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02079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3]</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66E50B3F"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5B2C94A3"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28CF4B60"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28121C4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lastRenderedPageBreak/>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1]</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3B50BA3D"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2]","plainTextFormattedCitation":"[2]","previouslyFormattedCitation":"[2]"},"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2]</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3EE4BC4C"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3]</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0E310277"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11C1FFB3"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lastRenderedPageBreak/>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0BD46844"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7981F716"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246AC50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lastRenderedPageBreak/>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8]</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77779CC"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7]</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0E6A6857"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001E2CEA"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1]</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598C0C6"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2]</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6C6BAC72"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lastRenderedPageBreak/>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F5001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5B4892A9"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57EA0AC1"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35B983A" w:rsidR="00F50019" w:rsidRPr="00AB0FF0"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54D41338" w14:textId="2432943C" w:rsidR="00FA4CD4" w:rsidRPr="00FA4CD4" w:rsidRDefault="00F324B6"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FA4CD4" w:rsidRPr="00FA4CD4">
        <w:rPr>
          <w:rFonts w:ascii="Times New Roman" w:hAnsi="Times New Roman" w:cs="Times New Roman"/>
          <w:noProof/>
          <w:sz w:val="24"/>
          <w:szCs w:val="24"/>
        </w:rPr>
        <w:t>[1]</w:t>
      </w:r>
      <w:r w:rsidR="00FA4CD4" w:rsidRPr="00FA4CD4">
        <w:rPr>
          <w:rFonts w:ascii="Times New Roman" w:hAnsi="Times New Roman" w:cs="Times New Roman"/>
          <w:noProof/>
          <w:sz w:val="24"/>
          <w:szCs w:val="24"/>
        </w:rPr>
        <w:tab/>
        <w:t xml:space="preserve">S. U. Amin, M. Alsulaiman, G. Muhammad, M. A. Mekhtiche, and M. Shamim Hossain, </w:t>
      </w:r>
      <w:r w:rsidR="00FA4CD4" w:rsidRPr="00FA4CD4">
        <w:rPr>
          <w:rFonts w:ascii="Times New Roman" w:hAnsi="Times New Roman" w:cs="Times New Roman"/>
          <w:noProof/>
          <w:sz w:val="24"/>
          <w:szCs w:val="24"/>
        </w:rPr>
        <w:lastRenderedPageBreak/>
        <w:t xml:space="preserve">“Deep Learning for EEG motor imagery classification based on multi-layer CNNs feature fusion,” </w:t>
      </w:r>
      <w:r w:rsidR="00FA4CD4" w:rsidRPr="00FA4CD4">
        <w:rPr>
          <w:rFonts w:ascii="Times New Roman" w:hAnsi="Times New Roman" w:cs="Times New Roman"/>
          <w:i/>
          <w:iCs/>
          <w:noProof/>
          <w:sz w:val="24"/>
          <w:szCs w:val="24"/>
        </w:rPr>
        <w:t>Future Generation Computer Systems</w:t>
      </w:r>
      <w:r w:rsidR="00FA4CD4" w:rsidRPr="00FA4CD4">
        <w:rPr>
          <w:rFonts w:ascii="Times New Roman" w:hAnsi="Times New Roman" w:cs="Times New Roman"/>
          <w:noProof/>
          <w:sz w:val="24"/>
          <w:szCs w:val="24"/>
        </w:rPr>
        <w:t>, vol. 101, pp. 542–554, 2019, doi: 10.1016/j.future.2019.06.027.</w:t>
      </w:r>
    </w:p>
    <w:p w14:paraId="66F2385D"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2]</w:t>
      </w:r>
      <w:r w:rsidRPr="00FA4CD4">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FA4CD4">
        <w:rPr>
          <w:rFonts w:ascii="Times New Roman" w:hAnsi="Times New Roman" w:cs="Times New Roman"/>
          <w:i/>
          <w:iCs/>
          <w:noProof/>
          <w:sz w:val="24"/>
          <w:szCs w:val="24"/>
        </w:rPr>
        <w:t>Biomedical Signal Processing and Control</w:t>
      </w:r>
      <w:r w:rsidRPr="00FA4CD4">
        <w:rPr>
          <w:rFonts w:ascii="Times New Roman" w:hAnsi="Times New Roman" w:cs="Times New Roman"/>
          <w:noProof/>
          <w:sz w:val="24"/>
          <w:szCs w:val="24"/>
        </w:rPr>
        <w:t>, vol. 58, p. 101845, 2020, doi: 10.1016/j.bspc.2020.101845.</w:t>
      </w:r>
    </w:p>
    <w:p w14:paraId="75692CA3"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3]</w:t>
      </w:r>
      <w:r w:rsidRPr="00FA4CD4">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EE255C9"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4]</w:t>
      </w:r>
      <w:r w:rsidRPr="00FA4CD4">
        <w:rPr>
          <w:rFonts w:ascii="Times New Roman" w:hAnsi="Times New Roman" w:cs="Times New Roman"/>
          <w:noProof/>
          <w:sz w:val="24"/>
          <w:szCs w:val="24"/>
        </w:rPr>
        <w:tab/>
        <w:t xml:space="preserve">J. Yang, X. Huang, H. Wu, and X. Yang, “EEG-based emotion classification based on Bidirectional Long Short-Term Memory Network,” </w:t>
      </w:r>
      <w:r w:rsidRPr="00FA4CD4">
        <w:rPr>
          <w:rFonts w:ascii="Times New Roman" w:hAnsi="Times New Roman" w:cs="Times New Roman"/>
          <w:i/>
          <w:iCs/>
          <w:noProof/>
          <w:sz w:val="24"/>
          <w:szCs w:val="24"/>
        </w:rPr>
        <w:t>Procedia Computer Science</w:t>
      </w:r>
      <w:r w:rsidRPr="00FA4CD4">
        <w:rPr>
          <w:rFonts w:ascii="Times New Roman" w:hAnsi="Times New Roman" w:cs="Times New Roman"/>
          <w:noProof/>
          <w:sz w:val="24"/>
          <w:szCs w:val="24"/>
        </w:rPr>
        <w:t>, vol. 174, no. 2019, pp. 491–504, 2020, doi: 10.1016/j.procs.2020.06.117.</w:t>
      </w:r>
    </w:p>
    <w:p w14:paraId="2C01E181"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5]</w:t>
      </w:r>
      <w:r w:rsidRPr="00FA4CD4">
        <w:rPr>
          <w:rFonts w:ascii="Times New Roman" w:hAnsi="Times New Roman" w:cs="Times New Roman"/>
          <w:noProof/>
          <w:sz w:val="24"/>
          <w:szCs w:val="24"/>
        </w:rPr>
        <w:tab/>
        <w:t xml:space="preserve">Z. Oralhan, “A New Paradigm for Region-Based P300 Speller in Brain Computer Interface,”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7, pp. 106618–106627, 2019, doi: 10.1109/ACCESS.2019.2933049.</w:t>
      </w:r>
    </w:p>
    <w:p w14:paraId="5F34D167"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6]</w:t>
      </w:r>
      <w:r w:rsidRPr="00FA4CD4">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FA4CD4">
        <w:rPr>
          <w:rFonts w:ascii="Times New Roman" w:hAnsi="Times New Roman" w:cs="Times New Roman"/>
          <w:i/>
          <w:iCs/>
          <w:noProof/>
          <w:sz w:val="24"/>
          <w:szCs w:val="24"/>
        </w:rPr>
        <w:t>IEEE Transactions on Neural Systems and Rehabilitation Engineering</w:t>
      </w:r>
      <w:r w:rsidRPr="00FA4CD4">
        <w:rPr>
          <w:rFonts w:ascii="Times New Roman" w:hAnsi="Times New Roman" w:cs="Times New Roman"/>
          <w:noProof/>
          <w:sz w:val="24"/>
          <w:szCs w:val="24"/>
        </w:rPr>
        <w:t>, vol. 26, no. 2, pp. 400–406, 2018, doi: 10.1109/TNSRE.2018.2790359.</w:t>
      </w:r>
    </w:p>
    <w:p w14:paraId="08523776"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7]</w:t>
      </w:r>
      <w:r w:rsidRPr="00FA4CD4">
        <w:rPr>
          <w:rFonts w:ascii="Times New Roman" w:hAnsi="Times New Roman" w:cs="Times New Roman"/>
          <w:noProof/>
          <w:sz w:val="24"/>
          <w:szCs w:val="24"/>
        </w:rPr>
        <w:tab/>
        <w:t xml:space="preserve">W. Gao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FA4CD4">
        <w:rPr>
          <w:rFonts w:ascii="Times New Roman" w:hAnsi="Times New Roman" w:cs="Times New Roman"/>
          <w:i/>
          <w:iCs/>
          <w:noProof/>
          <w:sz w:val="24"/>
          <w:szCs w:val="24"/>
        </w:rPr>
        <w:t>IEEE Transactions on Neural Systems and Rehabilitation Engineering</w:t>
      </w:r>
      <w:r w:rsidRPr="00FA4CD4">
        <w:rPr>
          <w:rFonts w:ascii="Times New Roman" w:hAnsi="Times New Roman" w:cs="Times New Roman"/>
          <w:noProof/>
          <w:sz w:val="24"/>
          <w:szCs w:val="24"/>
        </w:rPr>
        <w:t>, pp. 1–1, 2021, doi: 10.1109/tnsre.2021.3083548.</w:t>
      </w:r>
    </w:p>
    <w:p w14:paraId="55265194"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8]</w:t>
      </w:r>
      <w:r w:rsidRPr="00FA4CD4">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9, pp. 49121–49130, 2021, doi: 10.1109/ACCESS.2021.3068929.</w:t>
      </w:r>
    </w:p>
    <w:p w14:paraId="3A147EF2"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9]</w:t>
      </w:r>
      <w:r w:rsidRPr="00FA4CD4">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8, pp. 5990–5998, 2020, doi: 10.1109/ACCESS.2019.2963442.</w:t>
      </w:r>
    </w:p>
    <w:p w14:paraId="3F56DE22"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0]</w:t>
      </w:r>
      <w:r w:rsidRPr="00FA4CD4">
        <w:rPr>
          <w:rFonts w:ascii="Times New Roman" w:hAnsi="Times New Roman" w:cs="Times New Roman"/>
          <w:noProof/>
          <w:sz w:val="24"/>
          <w:szCs w:val="24"/>
        </w:rPr>
        <w:tab/>
        <w:t xml:space="preserve">E. Mhmood, “Tikrit Journal of Pure Science,” </w:t>
      </w:r>
      <w:r w:rsidRPr="00FA4CD4">
        <w:rPr>
          <w:rFonts w:ascii="Times New Roman" w:hAnsi="Times New Roman" w:cs="Times New Roman"/>
          <w:i/>
          <w:iCs/>
          <w:noProof/>
          <w:sz w:val="24"/>
          <w:szCs w:val="24"/>
        </w:rPr>
        <w:t>Tikrit Journal of Pure Science</w:t>
      </w:r>
      <w:r w:rsidRPr="00FA4CD4">
        <w:rPr>
          <w:rFonts w:ascii="Times New Roman" w:hAnsi="Times New Roman" w:cs="Times New Roman"/>
          <w:noProof/>
          <w:sz w:val="24"/>
          <w:szCs w:val="24"/>
        </w:rPr>
        <w:t>, vol. 23, no. 9, pp. 1813–1662, 2018, [Online]. Available: http://dx.doi.org/10.25130/tjps.23.2018.141.</w:t>
      </w:r>
    </w:p>
    <w:p w14:paraId="02949E7D"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1]</w:t>
      </w:r>
      <w:r w:rsidRPr="00FA4CD4">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FA4CD4">
        <w:rPr>
          <w:rFonts w:ascii="Times New Roman" w:hAnsi="Times New Roman" w:cs="Times New Roman"/>
          <w:i/>
          <w:iCs/>
          <w:noProof/>
          <w:sz w:val="24"/>
          <w:szCs w:val="24"/>
        </w:rPr>
        <w:t>Journal of Physiology</w:t>
      </w:r>
      <w:r w:rsidRPr="00FA4CD4">
        <w:rPr>
          <w:rFonts w:ascii="Times New Roman" w:hAnsi="Times New Roman" w:cs="Times New Roman"/>
          <w:noProof/>
          <w:sz w:val="24"/>
          <w:szCs w:val="24"/>
        </w:rPr>
        <w:t>, vol. 599, no. 9, pp. 2435–2451, 2021, doi: 10.1113/JP278118.</w:t>
      </w:r>
    </w:p>
    <w:p w14:paraId="1A90D69D"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2]</w:t>
      </w:r>
      <w:r w:rsidRPr="00FA4CD4">
        <w:rPr>
          <w:rFonts w:ascii="Times New Roman" w:hAnsi="Times New Roman" w:cs="Times New Roman"/>
          <w:noProof/>
          <w:sz w:val="24"/>
          <w:szCs w:val="24"/>
        </w:rPr>
        <w:tab/>
        <w:t xml:space="preserve">S. Halder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Neural mechanisms of brain-computer interface control,” </w:t>
      </w:r>
      <w:r w:rsidRPr="00FA4CD4">
        <w:rPr>
          <w:rFonts w:ascii="Times New Roman" w:hAnsi="Times New Roman" w:cs="Times New Roman"/>
          <w:i/>
          <w:iCs/>
          <w:noProof/>
          <w:sz w:val="24"/>
          <w:szCs w:val="24"/>
        </w:rPr>
        <w:t>NeuroImage</w:t>
      </w:r>
      <w:r w:rsidRPr="00FA4CD4">
        <w:rPr>
          <w:rFonts w:ascii="Times New Roman" w:hAnsi="Times New Roman" w:cs="Times New Roman"/>
          <w:noProof/>
          <w:sz w:val="24"/>
          <w:szCs w:val="24"/>
        </w:rPr>
        <w:t>, vol. 55, no. 4, pp. 1779–1790, 2011, doi: 10.1016/j.neuroimage.2011.01.021.</w:t>
      </w:r>
    </w:p>
    <w:p w14:paraId="4185F72A"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lastRenderedPageBreak/>
        <w:t>[13]</w:t>
      </w:r>
      <w:r w:rsidRPr="00FA4CD4">
        <w:rPr>
          <w:rFonts w:ascii="Times New Roman" w:hAnsi="Times New Roman" w:cs="Times New Roman"/>
          <w:noProof/>
          <w:sz w:val="24"/>
          <w:szCs w:val="24"/>
        </w:rPr>
        <w:tab/>
        <w:t xml:space="preserve">E. Buch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Think to move: A neuromagnetic brain-computer interface (BCI) system for chronic stroke,” </w:t>
      </w:r>
      <w:r w:rsidRPr="00FA4CD4">
        <w:rPr>
          <w:rFonts w:ascii="Times New Roman" w:hAnsi="Times New Roman" w:cs="Times New Roman"/>
          <w:i/>
          <w:iCs/>
          <w:noProof/>
          <w:sz w:val="24"/>
          <w:szCs w:val="24"/>
        </w:rPr>
        <w:t>Stroke</w:t>
      </w:r>
      <w:r w:rsidRPr="00FA4CD4">
        <w:rPr>
          <w:rFonts w:ascii="Times New Roman" w:hAnsi="Times New Roman" w:cs="Times New Roman"/>
          <w:noProof/>
          <w:sz w:val="24"/>
          <w:szCs w:val="24"/>
        </w:rPr>
        <w:t>, vol. 39, no. 3, pp. 910–917, 2008, doi: 10.1161/STROKEAHA.107.505313.</w:t>
      </w:r>
    </w:p>
    <w:p w14:paraId="4B67E498"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4]</w:t>
      </w:r>
      <w:r w:rsidRPr="00FA4CD4">
        <w:rPr>
          <w:rFonts w:ascii="Times New Roman" w:hAnsi="Times New Roman" w:cs="Times New Roman"/>
          <w:noProof/>
          <w:sz w:val="24"/>
          <w:szCs w:val="24"/>
        </w:rPr>
        <w:tab/>
        <w:t xml:space="preserve">Z. Yin, L. Liu, J. Chen, B. Zhao, and Y. Wang, “Locally robust EEG feature selection for individual-independent emotion recognition,” </w:t>
      </w:r>
      <w:r w:rsidRPr="00FA4CD4">
        <w:rPr>
          <w:rFonts w:ascii="Times New Roman" w:hAnsi="Times New Roman" w:cs="Times New Roman"/>
          <w:i/>
          <w:iCs/>
          <w:noProof/>
          <w:sz w:val="24"/>
          <w:szCs w:val="24"/>
        </w:rPr>
        <w:t>Expert Systems with Applications</w:t>
      </w:r>
      <w:r w:rsidRPr="00FA4CD4">
        <w:rPr>
          <w:rFonts w:ascii="Times New Roman" w:hAnsi="Times New Roman" w:cs="Times New Roman"/>
          <w:noProof/>
          <w:sz w:val="24"/>
          <w:szCs w:val="24"/>
        </w:rPr>
        <w:t>, vol. 162, p. 113768, 2020, doi: 10.1016/j.eswa.2020.113768.</w:t>
      </w:r>
    </w:p>
    <w:p w14:paraId="6BB968FE"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5]</w:t>
      </w:r>
      <w:r w:rsidRPr="00FA4CD4">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FA4CD4">
        <w:rPr>
          <w:rFonts w:ascii="Times New Roman" w:hAnsi="Times New Roman" w:cs="Times New Roman"/>
          <w:i/>
          <w:iCs/>
          <w:noProof/>
          <w:sz w:val="24"/>
          <w:szCs w:val="24"/>
        </w:rPr>
        <w:t>Journal of Neuroscience Methods</w:t>
      </w:r>
      <w:r w:rsidRPr="00FA4CD4">
        <w:rPr>
          <w:rFonts w:ascii="Times New Roman" w:hAnsi="Times New Roman" w:cs="Times New Roman"/>
          <w:noProof/>
          <w:sz w:val="24"/>
          <w:szCs w:val="24"/>
        </w:rPr>
        <w:t>, vol. 345, no. July, p. 108886, 2020, doi: 10.1016/j.jneumeth.2020.108886.</w:t>
      </w:r>
    </w:p>
    <w:p w14:paraId="42FDC6F1"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6]</w:t>
      </w:r>
      <w:r w:rsidRPr="00FA4CD4">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FA4CD4">
        <w:rPr>
          <w:rFonts w:ascii="Times New Roman" w:hAnsi="Times New Roman" w:cs="Times New Roman"/>
          <w:i/>
          <w:iCs/>
          <w:noProof/>
          <w:sz w:val="24"/>
          <w:szCs w:val="24"/>
        </w:rPr>
        <w:t>Journal of Neuroscience Methods</w:t>
      </w:r>
      <w:r w:rsidRPr="00FA4CD4">
        <w:rPr>
          <w:rFonts w:ascii="Times New Roman" w:hAnsi="Times New Roman" w:cs="Times New Roman"/>
          <w:noProof/>
          <w:sz w:val="24"/>
          <w:szCs w:val="24"/>
        </w:rPr>
        <w:t>, vol. 313, pp. 60–67, 2019, doi: 10.1016/j.jneumeth.2018.12.004.</w:t>
      </w:r>
    </w:p>
    <w:p w14:paraId="1CC5F055"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rPr>
      </w:pPr>
      <w:r w:rsidRPr="00FA4CD4">
        <w:rPr>
          <w:rFonts w:ascii="Times New Roman" w:hAnsi="Times New Roman" w:cs="Times New Roman"/>
          <w:noProof/>
          <w:sz w:val="24"/>
          <w:szCs w:val="24"/>
        </w:rPr>
        <w:t>[17]</w:t>
      </w:r>
      <w:r w:rsidRPr="00FA4CD4">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FA4CD4">
        <w:rPr>
          <w:rFonts w:ascii="Times New Roman" w:hAnsi="Times New Roman" w:cs="Times New Roman"/>
          <w:i/>
          <w:iCs/>
          <w:noProof/>
          <w:sz w:val="24"/>
          <w:szCs w:val="24"/>
        </w:rPr>
        <w:t>Future Generation Computer Systems</w:t>
      </w:r>
      <w:r w:rsidRPr="00FA4CD4">
        <w:rPr>
          <w:rFonts w:ascii="Times New Roman" w:hAnsi="Times New Roman" w:cs="Times New Roman"/>
          <w:noProof/>
          <w:sz w:val="24"/>
          <w:szCs w:val="24"/>
        </w:rPr>
        <w:t>, vol. 101, pp. 542–554, 2019, doi: 10.1016/j.future.2019.06.027.</w:t>
      </w:r>
    </w:p>
    <w:p w14:paraId="6E5640B3" w14:textId="1DB7B916" w:rsidR="0051111C" w:rsidRPr="00A844CB" w:rsidRDefault="00F324B6" w:rsidP="008967B7">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547"/>
        <w:gridCol w:w="3118"/>
        <w:gridCol w:w="3351"/>
      </w:tblGrid>
      <w:tr w:rsidR="0051111C" w:rsidRPr="00A844CB" w14:paraId="1BDE8858" w14:textId="77777777" w:rsidTr="00FA4CD4">
        <w:tc>
          <w:tcPr>
            <w:tcW w:w="2547"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3118"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FA4CD4">
        <w:tc>
          <w:tcPr>
            <w:tcW w:w="2547"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3118" w:type="dxa"/>
          </w:tcPr>
          <w:p w14:paraId="706C19AB" w14:textId="15B66721" w:rsidR="0051111C" w:rsidRPr="00A844CB" w:rsidRDefault="00FB68D3"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E4F64">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Pr>
                <w:rFonts w:ascii="Times New Roman" w:hAnsi="Times New Roman" w:cs="Times New Roman"/>
                <w:b/>
                <w:bCs/>
                <w:sz w:val="24"/>
                <w:szCs w:val="24"/>
              </w:rPr>
              <w:fldChar w:fldCharType="separate"/>
            </w:r>
            <w:r w:rsidRPr="00FB68D3">
              <w:rPr>
                <w:rFonts w:ascii="Times New Roman" w:hAnsi="Times New Roman" w:cs="Times New Roman"/>
                <w:bCs/>
                <w:noProof/>
                <w:sz w:val="24"/>
                <w:szCs w:val="24"/>
              </w:rPr>
              <w:t>[1]</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F50019">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7]","manualFormatting":"[2][3]","plainTextFormattedCitation":"[2], [3], [17]","previouslyFormattedCitation":"[2], [3], [17]"},"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4]</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5]</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6]</w:t>
            </w:r>
            <w:r w:rsidR="00FA4CD4">
              <w:rPr>
                <w:rFonts w:ascii="Times New Roman" w:hAnsi="Times New Roman" w:cs="Times New Roman"/>
                <w:sz w:val="24"/>
                <w:szCs w:val="24"/>
              </w:rPr>
              <w:fldChar w:fldCharType="end"/>
            </w:r>
          </w:p>
        </w:tc>
        <w:tc>
          <w:tcPr>
            <w:tcW w:w="3351"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FA4CD4">
        <w:tc>
          <w:tcPr>
            <w:tcW w:w="2547"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118" w:type="dxa"/>
          </w:tcPr>
          <w:p w14:paraId="44B4E666" w14:textId="0B2F7C7D" w:rsidR="0051111C" w:rsidRPr="00A844CB" w:rsidRDefault="007364D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0E4F64" w:rsidRPr="000E4F64">
              <w:rPr>
                <w:rFonts w:ascii="Times New Roman" w:hAnsi="Times New Roman" w:cs="Times New Roman"/>
                <w:bCs/>
                <w:noProof/>
                <w:sz w:val="24"/>
                <w:szCs w:val="24"/>
              </w:rPr>
              <w:t>[9]</w:t>
            </w:r>
            <w:r w:rsidR="000E4F64">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FA4CD4">
        <w:tc>
          <w:tcPr>
            <w:tcW w:w="2547"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3118" w:type="dxa"/>
          </w:tcPr>
          <w:p w14:paraId="2C1D4348" w14:textId="17F18E8D" w:rsidR="0051111C" w:rsidRPr="00A844CB" w:rsidRDefault="00666DBA"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FA4CD4">
        <w:tc>
          <w:tcPr>
            <w:tcW w:w="2547"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3118"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3351"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34EF11" w14:textId="77777777" w:rsidR="00922545" w:rsidRDefault="00922545" w:rsidP="004D154B">
      <w:pPr>
        <w:spacing w:after="0" w:line="240" w:lineRule="auto"/>
      </w:pPr>
      <w:r>
        <w:separator/>
      </w:r>
    </w:p>
  </w:endnote>
  <w:endnote w:type="continuationSeparator" w:id="0">
    <w:p w14:paraId="51D87928" w14:textId="77777777" w:rsidR="00922545" w:rsidRDefault="00922545"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922545">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AD676" w14:textId="77777777" w:rsidR="00922545" w:rsidRDefault="00922545" w:rsidP="004D154B">
      <w:pPr>
        <w:spacing w:after="0" w:line="240" w:lineRule="auto"/>
      </w:pPr>
      <w:r>
        <w:separator/>
      </w:r>
    </w:p>
  </w:footnote>
  <w:footnote w:type="continuationSeparator" w:id="0">
    <w:p w14:paraId="11D58B12" w14:textId="77777777" w:rsidR="00922545" w:rsidRDefault="00922545"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84180"/>
    <w:rsid w:val="0008614B"/>
    <w:rsid w:val="00096308"/>
    <w:rsid w:val="000B3C83"/>
    <w:rsid w:val="000B4A70"/>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C0F61"/>
    <w:rsid w:val="004C6948"/>
    <w:rsid w:val="004D0442"/>
    <w:rsid w:val="004D154B"/>
    <w:rsid w:val="004D393D"/>
    <w:rsid w:val="004D44DB"/>
    <w:rsid w:val="004E6B4C"/>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41883"/>
    <w:rsid w:val="00641EA3"/>
    <w:rsid w:val="00645108"/>
    <w:rsid w:val="00647737"/>
    <w:rsid w:val="006630BF"/>
    <w:rsid w:val="00666C17"/>
    <w:rsid w:val="00666DBA"/>
    <w:rsid w:val="0067126A"/>
    <w:rsid w:val="00692D14"/>
    <w:rsid w:val="00695F52"/>
    <w:rsid w:val="006A52DF"/>
    <w:rsid w:val="006A65C0"/>
    <w:rsid w:val="006A7AA0"/>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B38E3"/>
    <w:rsid w:val="007C4CCE"/>
    <w:rsid w:val="007C7279"/>
    <w:rsid w:val="007F0F4C"/>
    <w:rsid w:val="00816B57"/>
    <w:rsid w:val="00820B0E"/>
    <w:rsid w:val="00823615"/>
    <w:rsid w:val="008262F4"/>
    <w:rsid w:val="00826793"/>
    <w:rsid w:val="008404E9"/>
    <w:rsid w:val="00847365"/>
    <w:rsid w:val="0085379D"/>
    <w:rsid w:val="00860DEA"/>
    <w:rsid w:val="00864948"/>
    <w:rsid w:val="0086616B"/>
    <w:rsid w:val="008713AF"/>
    <w:rsid w:val="008747C4"/>
    <w:rsid w:val="0088395C"/>
    <w:rsid w:val="008842E0"/>
    <w:rsid w:val="00884488"/>
    <w:rsid w:val="008905BD"/>
    <w:rsid w:val="008967B7"/>
    <w:rsid w:val="008B0A1C"/>
    <w:rsid w:val="008B7BA1"/>
    <w:rsid w:val="008C1E3B"/>
    <w:rsid w:val="008C752E"/>
    <w:rsid w:val="008D32FE"/>
    <w:rsid w:val="008F235D"/>
    <w:rsid w:val="008F2364"/>
    <w:rsid w:val="00903713"/>
    <w:rsid w:val="00904C85"/>
    <w:rsid w:val="00910E16"/>
    <w:rsid w:val="00915479"/>
    <w:rsid w:val="00922545"/>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06274"/>
    <w:rsid w:val="00E10352"/>
    <w:rsid w:val="00E33379"/>
    <w:rsid w:val="00E35DD7"/>
    <w:rsid w:val="00E501F1"/>
    <w:rsid w:val="00E844CE"/>
    <w:rsid w:val="00E90917"/>
    <w:rsid w:val="00EB0EBA"/>
    <w:rsid w:val="00EB1C1A"/>
    <w:rsid w:val="00EB2F26"/>
    <w:rsid w:val="00EB3580"/>
    <w:rsid w:val="00EC16B3"/>
    <w:rsid w:val="00ED112B"/>
    <w:rsid w:val="00ED21D2"/>
    <w:rsid w:val="00F04E8F"/>
    <w:rsid w:val="00F066AD"/>
    <w:rsid w:val="00F0677B"/>
    <w:rsid w:val="00F14393"/>
    <w:rsid w:val="00F2416E"/>
    <w:rsid w:val="00F324B6"/>
    <w:rsid w:val="00F50019"/>
    <w:rsid w:val="00F628AA"/>
    <w:rsid w:val="00F76E01"/>
    <w:rsid w:val="00F80565"/>
    <w:rsid w:val="00F84783"/>
    <w:rsid w:val="00F935E1"/>
    <w:rsid w:val="00FA3D0B"/>
    <w:rsid w:val="00FA4CD4"/>
    <w:rsid w:val="00FA5D7B"/>
    <w:rsid w:val="00FB110B"/>
    <w:rsid w:val="00FB501D"/>
    <w:rsid w:val="00FB68D3"/>
    <w:rsid w:val="00FB6D5E"/>
    <w:rsid w:val="00FB76D4"/>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0</TotalTime>
  <Pages>22</Pages>
  <Words>47209</Words>
  <Characters>269097</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27</cp:revision>
  <dcterms:created xsi:type="dcterms:W3CDTF">2021-06-14T14:57:00Z</dcterms:created>
  <dcterms:modified xsi:type="dcterms:W3CDTF">2021-06-2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